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8975FA3"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shrunk to </w:t>
      </w:r>
      <m:oMath>
        <m:r>
          <w:rPr>
            <w:rFonts w:ascii="Cambria Math" w:hAnsi="Cambria Math" w:cs="Times New Roman"/>
            <w:sz w:val="24"/>
            <w:szCs w:val="24"/>
          </w:rPr>
          <m:t>N×M</m:t>
        </m:r>
      </m:oMath>
      <w:r w:rsidR="003670A6">
        <w:rPr>
          <w:rFonts w:ascii="Times New Roman" w:hAnsi="Times New Roman" w:cs="Times New Roman"/>
          <w:sz w:val="24"/>
          <w:szCs w:val="24"/>
        </w:rPr>
        <w:t xml:space="preserve"> pixels by 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transformation </w:t>
      </w:r>
      <w:r w:rsidR="002D76A2">
        <w:rPr>
          <w:rFonts w:ascii="Times New Roman" w:hAnsi="Times New Roman" w:cs="Times New Roman"/>
          <w:sz w:val="24"/>
          <w:szCs w:val="24"/>
        </w:rPr>
        <w:lastRenderedPageBreak/>
        <w:t>(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DFCD69D"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lastRenderedPageBreak/>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7F3C9A74" w:rsidR="0018672F" w:rsidRDefault="005314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E6008" wp14:editId="2AD1132E">
            <wp:extent cx="4267200" cy="42764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268640" cy="427789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395D9F"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6155F1A8"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395D9F"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2CCEB610" w14:textId="1C130689" w:rsidR="00895355" w:rsidRPr="00B65173"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w:t>
      </w:r>
      <w:r w:rsidR="00147F9B">
        <w:rPr>
          <w:rFonts w:ascii="Times New Roman" w:hAnsi="Times New Roman" w:cs="Times New Roman"/>
          <w:sz w:val="24"/>
          <w:szCs w:val="24"/>
        </w:rPr>
        <w:lastRenderedPageBreak/>
        <w:t xml:space="preserve">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I</w:t>
      </w:r>
      <w:r w:rsidR="008E2ABE">
        <w:rPr>
          <w:rFonts w:ascii="Times New Roman" w:hAnsi="Times New Roman" w:cs="Times New Roman"/>
          <w:sz w:val="24"/>
          <w:szCs w:val="24"/>
        </w:rPr>
        <w:t>f</w:t>
      </w:r>
      <w:r w:rsidR="00071C76">
        <w:rPr>
          <w:rFonts w:ascii="Times New Roman" w:hAnsi="Times New Roman" w:cs="Times New Roman"/>
          <w:sz w:val="24"/>
          <w:szCs w:val="24"/>
        </w:rPr>
        <w:t xml:space="preserve"> the principal components</w:t>
      </w:r>
      <w:r w:rsidR="008E2ABE">
        <w:rPr>
          <w:rFonts w:ascii="Times New Roman" w:hAnsi="Times New Roman" w:cs="Times New Roman"/>
          <w:sz w:val="24"/>
          <w:szCs w:val="24"/>
        </w:rPr>
        <w:t xml:space="preserve"> are sorted</w:t>
      </w:r>
      <w:r w:rsidR="00071C76">
        <w:rPr>
          <w:rFonts w:ascii="Times New Roman" w:hAnsi="Times New Roman" w:cs="Times New Roman"/>
          <w:sz w:val="24"/>
          <w:szCs w:val="24"/>
        </w:rPr>
        <w:t xml:space="preserve"> in descending order of their variance</w:t>
      </w:r>
      <w:r w:rsidR="008E2ABE">
        <w:rPr>
          <w:rFonts w:ascii="Times New Roman" w:hAnsi="Times New Roman" w:cs="Times New Roman"/>
          <w:sz w:val="24"/>
          <w:szCs w:val="24"/>
        </w:rPr>
        <w:t xml:space="preserve">s, the first few principal components will </w:t>
      </w:r>
      <w:r w:rsidR="0085400F">
        <w:rPr>
          <w:rFonts w:ascii="Times New Roman" w:hAnsi="Times New Roman" w:cs="Times New Roman"/>
          <w:sz w:val="24"/>
          <w:szCs w:val="24"/>
        </w:rPr>
        <w:t>exhibit</w:t>
      </w:r>
      <w:r w:rsidR="005F56F1">
        <w:rPr>
          <w:rFonts w:ascii="Times New Roman" w:hAnsi="Times New Roman" w:cs="Times New Roman"/>
          <w:sz w:val="24"/>
          <w:szCs w:val="24"/>
        </w:rPr>
        <w:t xml:space="preserve"> </w:t>
      </w:r>
      <w:r w:rsidR="00D63C52">
        <w:rPr>
          <w:rFonts w:ascii="Times New Roman" w:hAnsi="Times New Roman" w:cs="Times New Roman"/>
          <w:sz w:val="24"/>
          <w:szCs w:val="24"/>
        </w:rPr>
        <w:t xml:space="preserve">the largest distinction among the </w:t>
      </w:r>
      <w:r w:rsidR="00C17CC4">
        <w:rPr>
          <w:rFonts w:ascii="Times New Roman" w:hAnsi="Times New Roman" w:cs="Times New Roman"/>
          <w:sz w:val="24"/>
          <w:szCs w:val="24"/>
        </w:rPr>
        <w:t>scanning grid</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p>
    <w:p w14:paraId="75BFFEF5" w14:textId="31BF2C7D" w:rsidR="00D9287F" w:rsidRDefault="00683BAB" w:rsidP="00D9287F">
      <w:pPr>
        <w:spacing w:line="360" w:lineRule="auto"/>
        <w:jc w:val="center"/>
        <w:rPr>
          <w:rFonts w:ascii="Times New Roman" w:hAnsi="Times New Roman" w:cs="Times New Roman"/>
          <w:sz w:val="24"/>
          <w:szCs w:val="24"/>
        </w:rPr>
      </w:pPr>
      <w:bookmarkStart w:id="3" w:name="_GoBack"/>
      <w:r>
        <w:rPr>
          <w:rFonts w:ascii="Times New Roman" w:hAnsi="Times New Roman" w:cs="Times New Roman"/>
          <w:noProof/>
          <w:sz w:val="24"/>
          <w:szCs w:val="24"/>
        </w:rPr>
        <w:drawing>
          <wp:inline distT="0" distB="0" distL="0" distR="0" wp14:anchorId="0E1A7C46" wp14:editId="5C8A14A1">
            <wp:extent cx="5274310" cy="215392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2153920"/>
                    </a:xfrm>
                    <a:prstGeom prst="rect">
                      <a:avLst/>
                    </a:prstGeom>
                  </pic:spPr>
                </pic:pic>
              </a:graphicData>
            </a:graphic>
          </wp:inline>
        </w:drawing>
      </w:r>
      <w:bookmarkEnd w:id="3"/>
    </w:p>
    <w:p w14:paraId="2BFFBB11" w14:textId="11D33AA3" w:rsidR="001323EA" w:rsidRDefault="006E7792" w:rsidP="006E7792">
      <w:pPr>
        <w:spacing w:line="360" w:lineRule="auto"/>
        <w:jc w:val="center"/>
        <w:rPr>
          <w:rFonts w:ascii="Times New Roman" w:hAnsi="Times New Roman" w:cs="Times New Roman"/>
          <w:sz w:val="24"/>
          <w:szCs w:val="24"/>
        </w:rPr>
      </w:pPr>
      <w:bookmarkStart w:id="4"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4"/>
    </w:p>
    <w:p w14:paraId="6F7D3AEE" w14:textId="5C802F64"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3CA6EC9D" w14:textId="4DC2659B" w:rsidR="004921B7" w:rsidRPr="004921B7" w:rsidRDefault="004921B7" w:rsidP="004921B7"/>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 xml:space="preserve">[6] E. Plancher, J. Petit, C. Maurice, V. Favier, L. Saintoyant, D. Loisnard, N. Rupin, J.B. Marijon, O. Ulrich, M. Bornert, J.S. Micha, O. Robach, O. Castelnau, On the Accuracy of Elastic Strain Field </w:t>
      </w:r>
      <w:r w:rsidRPr="0053533D">
        <w:lastRenderedPageBreak/>
        <w:t>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 xml:space="preserve">[24] F. Pedregosa, G. Varoquaux, A. Gramfort, V. Michel, B. Thirion, O. Grisel, M. Blondel, P. Prettenhofer, R. Weiss, V. Dubourg, J. Vanderplas, A. Passos, D. Cournapeau, M. Brucher, M. Perrot, </w:t>
      </w:r>
      <w:r w:rsidRPr="0053533D">
        <w:lastRenderedPageBreak/>
        <w:t>É. Duchesnay, Scikit-learn: Machine Learning in Python, J. Mach. Learn. Res. 12(null) (2011) 2825–2830.</w:t>
      </w:r>
    </w:p>
    <w:p w14:paraId="17848169" w14:textId="12E8C9DD"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27D"/>
    <w:rsid w:val="00025B60"/>
    <w:rsid w:val="00035DDB"/>
    <w:rsid w:val="000415E7"/>
    <w:rsid w:val="00055029"/>
    <w:rsid w:val="000555D6"/>
    <w:rsid w:val="00056009"/>
    <w:rsid w:val="0006504D"/>
    <w:rsid w:val="00066FA8"/>
    <w:rsid w:val="00071C76"/>
    <w:rsid w:val="00074D0B"/>
    <w:rsid w:val="00080049"/>
    <w:rsid w:val="000863CA"/>
    <w:rsid w:val="000901B6"/>
    <w:rsid w:val="000B16DD"/>
    <w:rsid w:val="000C22EB"/>
    <w:rsid w:val="000D6F95"/>
    <w:rsid w:val="000D78B9"/>
    <w:rsid w:val="000E647D"/>
    <w:rsid w:val="000E6608"/>
    <w:rsid w:val="000E7363"/>
    <w:rsid w:val="000F08CF"/>
    <w:rsid w:val="00104F5D"/>
    <w:rsid w:val="0011361C"/>
    <w:rsid w:val="0011543E"/>
    <w:rsid w:val="001160D2"/>
    <w:rsid w:val="00130395"/>
    <w:rsid w:val="001323EA"/>
    <w:rsid w:val="00136172"/>
    <w:rsid w:val="001476C7"/>
    <w:rsid w:val="00147F9B"/>
    <w:rsid w:val="00154450"/>
    <w:rsid w:val="001604EB"/>
    <w:rsid w:val="001658BD"/>
    <w:rsid w:val="00170B5F"/>
    <w:rsid w:val="00181863"/>
    <w:rsid w:val="00182093"/>
    <w:rsid w:val="0018672F"/>
    <w:rsid w:val="00187AC2"/>
    <w:rsid w:val="001929C3"/>
    <w:rsid w:val="001A2017"/>
    <w:rsid w:val="001A56F5"/>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67B2"/>
    <w:rsid w:val="00237BAD"/>
    <w:rsid w:val="00255D77"/>
    <w:rsid w:val="00256209"/>
    <w:rsid w:val="00260144"/>
    <w:rsid w:val="0026240F"/>
    <w:rsid w:val="00274295"/>
    <w:rsid w:val="00275145"/>
    <w:rsid w:val="002903F9"/>
    <w:rsid w:val="0029204B"/>
    <w:rsid w:val="0029286D"/>
    <w:rsid w:val="00292A30"/>
    <w:rsid w:val="002969D1"/>
    <w:rsid w:val="002A1025"/>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06308"/>
    <w:rsid w:val="00326A74"/>
    <w:rsid w:val="00326D8C"/>
    <w:rsid w:val="00337BBC"/>
    <w:rsid w:val="00340962"/>
    <w:rsid w:val="0034640E"/>
    <w:rsid w:val="00357003"/>
    <w:rsid w:val="003670A6"/>
    <w:rsid w:val="0037093B"/>
    <w:rsid w:val="00376199"/>
    <w:rsid w:val="00393F01"/>
    <w:rsid w:val="00395D9F"/>
    <w:rsid w:val="003A0104"/>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82EB4"/>
    <w:rsid w:val="004921B7"/>
    <w:rsid w:val="00492632"/>
    <w:rsid w:val="00493724"/>
    <w:rsid w:val="004C284E"/>
    <w:rsid w:val="004C46BA"/>
    <w:rsid w:val="004D056D"/>
    <w:rsid w:val="004D75B1"/>
    <w:rsid w:val="004F65B5"/>
    <w:rsid w:val="00513CBE"/>
    <w:rsid w:val="00526428"/>
    <w:rsid w:val="005314BD"/>
    <w:rsid w:val="005336F3"/>
    <w:rsid w:val="0053533D"/>
    <w:rsid w:val="00542F40"/>
    <w:rsid w:val="005459D5"/>
    <w:rsid w:val="00553DFD"/>
    <w:rsid w:val="005554A4"/>
    <w:rsid w:val="00555D52"/>
    <w:rsid w:val="0056408B"/>
    <w:rsid w:val="0056548F"/>
    <w:rsid w:val="00566A6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D6BDB"/>
    <w:rsid w:val="005F4473"/>
    <w:rsid w:val="005F56F1"/>
    <w:rsid w:val="005F7125"/>
    <w:rsid w:val="00601CEF"/>
    <w:rsid w:val="00602A9A"/>
    <w:rsid w:val="006116CF"/>
    <w:rsid w:val="00617F21"/>
    <w:rsid w:val="00621FF5"/>
    <w:rsid w:val="006269EA"/>
    <w:rsid w:val="00633EDF"/>
    <w:rsid w:val="00637553"/>
    <w:rsid w:val="00641E72"/>
    <w:rsid w:val="006459BE"/>
    <w:rsid w:val="006506F6"/>
    <w:rsid w:val="00650D57"/>
    <w:rsid w:val="006576DE"/>
    <w:rsid w:val="0066781C"/>
    <w:rsid w:val="0067756F"/>
    <w:rsid w:val="00683BAB"/>
    <w:rsid w:val="006D0D28"/>
    <w:rsid w:val="006E36FE"/>
    <w:rsid w:val="006E7792"/>
    <w:rsid w:val="006F19A7"/>
    <w:rsid w:val="00701697"/>
    <w:rsid w:val="00711DE5"/>
    <w:rsid w:val="0071664F"/>
    <w:rsid w:val="00730B0F"/>
    <w:rsid w:val="0073160A"/>
    <w:rsid w:val="00742CBB"/>
    <w:rsid w:val="007434E6"/>
    <w:rsid w:val="00745A6C"/>
    <w:rsid w:val="0074743A"/>
    <w:rsid w:val="00751F44"/>
    <w:rsid w:val="00753267"/>
    <w:rsid w:val="007575E9"/>
    <w:rsid w:val="00757E28"/>
    <w:rsid w:val="0076229B"/>
    <w:rsid w:val="007878EE"/>
    <w:rsid w:val="007939BC"/>
    <w:rsid w:val="007940B9"/>
    <w:rsid w:val="00795FBC"/>
    <w:rsid w:val="00797D8D"/>
    <w:rsid w:val="007A6813"/>
    <w:rsid w:val="007A6D12"/>
    <w:rsid w:val="007D14E3"/>
    <w:rsid w:val="007E7B7D"/>
    <w:rsid w:val="007F0B27"/>
    <w:rsid w:val="00806496"/>
    <w:rsid w:val="0081456B"/>
    <w:rsid w:val="00816465"/>
    <w:rsid w:val="00817195"/>
    <w:rsid w:val="00820A65"/>
    <w:rsid w:val="0082601E"/>
    <w:rsid w:val="0082758D"/>
    <w:rsid w:val="00830B28"/>
    <w:rsid w:val="0083315A"/>
    <w:rsid w:val="0085400F"/>
    <w:rsid w:val="00855BA1"/>
    <w:rsid w:val="00860894"/>
    <w:rsid w:val="008610AD"/>
    <w:rsid w:val="00861EE0"/>
    <w:rsid w:val="00865B8B"/>
    <w:rsid w:val="00873D3A"/>
    <w:rsid w:val="00883E65"/>
    <w:rsid w:val="0089486B"/>
    <w:rsid w:val="00895110"/>
    <w:rsid w:val="00895355"/>
    <w:rsid w:val="008A7F39"/>
    <w:rsid w:val="008B777E"/>
    <w:rsid w:val="008D52C9"/>
    <w:rsid w:val="008E2ABE"/>
    <w:rsid w:val="008E3B52"/>
    <w:rsid w:val="008E6997"/>
    <w:rsid w:val="008F0195"/>
    <w:rsid w:val="008F3F35"/>
    <w:rsid w:val="009011AD"/>
    <w:rsid w:val="0090133A"/>
    <w:rsid w:val="00902FC2"/>
    <w:rsid w:val="009120B1"/>
    <w:rsid w:val="00924C48"/>
    <w:rsid w:val="0092525A"/>
    <w:rsid w:val="00931FB7"/>
    <w:rsid w:val="00945D53"/>
    <w:rsid w:val="00945DEA"/>
    <w:rsid w:val="0095389F"/>
    <w:rsid w:val="00955B9A"/>
    <w:rsid w:val="00970735"/>
    <w:rsid w:val="00970B8B"/>
    <w:rsid w:val="009730DE"/>
    <w:rsid w:val="00976D78"/>
    <w:rsid w:val="00982B09"/>
    <w:rsid w:val="00982D98"/>
    <w:rsid w:val="00985567"/>
    <w:rsid w:val="00986544"/>
    <w:rsid w:val="00986CDD"/>
    <w:rsid w:val="0099193A"/>
    <w:rsid w:val="009C2A96"/>
    <w:rsid w:val="009C2B11"/>
    <w:rsid w:val="009C5CBD"/>
    <w:rsid w:val="009D6D46"/>
    <w:rsid w:val="009E309F"/>
    <w:rsid w:val="009E385E"/>
    <w:rsid w:val="009E4FAB"/>
    <w:rsid w:val="009E5E72"/>
    <w:rsid w:val="009F2697"/>
    <w:rsid w:val="009F572A"/>
    <w:rsid w:val="00A01429"/>
    <w:rsid w:val="00A050C8"/>
    <w:rsid w:val="00A126FD"/>
    <w:rsid w:val="00A238E3"/>
    <w:rsid w:val="00A30738"/>
    <w:rsid w:val="00A3217F"/>
    <w:rsid w:val="00A463DF"/>
    <w:rsid w:val="00A5411E"/>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45999"/>
    <w:rsid w:val="00C54565"/>
    <w:rsid w:val="00C56680"/>
    <w:rsid w:val="00C5670E"/>
    <w:rsid w:val="00C60FC2"/>
    <w:rsid w:val="00C64ED1"/>
    <w:rsid w:val="00C72990"/>
    <w:rsid w:val="00C81BEB"/>
    <w:rsid w:val="00CA7764"/>
    <w:rsid w:val="00CB4CCF"/>
    <w:rsid w:val="00CB6DED"/>
    <w:rsid w:val="00CD3F8B"/>
    <w:rsid w:val="00CD429E"/>
    <w:rsid w:val="00CE161E"/>
    <w:rsid w:val="00CE2425"/>
    <w:rsid w:val="00CE42CD"/>
    <w:rsid w:val="00CE6F8B"/>
    <w:rsid w:val="00CF2DA7"/>
    <w:rsid w:val="00D14717"/>
    <w:rsid w:val="00D40B6F"/>
    <w:rsid w:val="00D41859"/>
    <w:rsid w:val="00D41EEF"/>
    <w:rsid w:val="00D44D16"/>
    <w:rsid w:val="00D45D68"/>
    <w:rsid w:val="00D52643"/>
    <w:rsid w:val="00D528C8"/>
    <w:rsid w:val="00D555BC"/>
    <w:rsid w:val="00D5574A"/>
    <w:rsid w:val="00D63C52"/>
    <w:rsid w:val="00D65900"/>
    <w:rsid w:val="00D722A3"/>
    <w:rsid w:val="00D75F89"/>
    <w:rsid w:val="00D76AD2"/>
    <w:rsid w:val="00D83E36"/>
    <w:rsid w:val="00D9287F"/>
    <w:rsid w:val="00D950DF"/>
    <w:rsid w:val="00D960AF"/>
    <w:rsid w:val="00DA3552"/>
    <w:rsid w:val="00DA75D0"/>
    <w:rsid w:val="00DC0BBF"/>
    <w:rsid w:val="00DC4EF0"/>
    <w:rsid w:val="00DD00A3"/>
    <w:rsid w:val="00DD6988"/>
    <w:rsid w:val="00DD7C2B"/>
    <w:rsid w:val="00DE2E02"/>
    <w:rsid w:val="00DF62B9"/>
    <w:rsid w:val="00DF74ED"/>
    <w:rsid w:val="00E04AEE"/>
    <w:rsid w:val="00E27B43"/>
    <w:rsid w:val="00E307EC"/>
    <w:rsid w:val="00E336BC"/>
    <w:rsid w:val="00E42E35"/>
    <w:rsid w:val="00E517B2"/>
    <w:rsid w:val="00E624AC"/>
    <w:rsid w:val="00E66CA2"/>
    <w:rsid w:val="00E74379"/>
    <w:rsid w:val="00E75DED"/>
    <w:rsid w:val="00E7693B"/>
    <w:rsid w:val="00E8082A"/>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A79E1-6544-4AC4-892D-062E08ACA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4</TotalTime>
  <Pages>1</Pages>
  <Words>6557</Words>
  <Characters>37376</Characters>
  <Application>Microsoft Office Word</Application>
  <DocSecurity>0</DocSecurity>
  <Lines>311</Lines>
  <Paragraphs>87</Paragraphs>
  <ScaleCrop>false</ScaleCrop>
  <Company/>
  <LinksUpToDate>false</LinksUpToDate>
  <CharactersWithSpaces>4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295</cp:revision>
  <dcterms:created xsi:type="dcterms:W3CDTF">2020-10-27T06:29:00Z</dcterms:created>
  <dcterms:modified xsi:type="dcterms:W3CDTF">2020-12-07T10:02:00Z</dcterms:modified>
</cp:coreProperties>
</file>